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F78E2" w:rsidRPr="007F78E2" w:rsidRDefault="007F78E2" w:rsidP="007F78E2">
      <w:pPr>
        <w:keepNext/>
        <w:keepLines/>
        <w:spacing w:before="240" w:after="0"/>
        <w:jc w:val="center"/>
        <w:outlineLvl w:val="0"/>
        <w:rPr>
          <w:rFonts w:ascii="Times New Roman" w:eastAsiaTheme="majorEastAsia" w:hAnsi="Times New Roman" w:cs="Times New Roman"/>
          <w:b/>
          <w:color w:val="000000" w:themeColor="text1"/>
          <w:sz w:val="28"/>
          <w:szCs w:val="28"/>
        </w:rPr>
      </w:pPr>
      <w:bookmarkStart w:id="0" w:name="_Toc536677847"/>
      <w:r w:rsidRPr="007F78E2">
        <w:rPr>
          <w:rFonts w:ascii="Times New Roman" w:eastAsiaTheme="majorEastAsia" w:hAnsi="Times New Roman" w:cs="Times New Roman"/>
          <w:b/>
          <w:color w:val="000000" w:themeColor="text1"/>
          <w:sz w:val="28"/>
          <w:szCs w:val="28"/>
        </w:rPr>
        <w:t>DAFTAR PUSTAKA</w:t>
      </w:r>
      <w:bookmarkEnd w:id="0"/>
    </w:p>
    <w:p w:rsidR="007F78E2" w:rsidRPr="007F78E2" w:rsidRDefault="007F78E2" w:rsidP="007F78E2"/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F78E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F78E2">
        <w:rPr>
          <w:rFonts w:ascii="Times New Roman" w:hAnsi="Times New Roman" w:cs="Times New Roman"/>
          <w:sz w:val="24"/>
          <w:szCs w:val="24"/>
        </w:rPr>
        <w:fldChar w:fldCharType="separate"/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Agustina, W., Yuniarta, G. A., &amp; Sinarwati, N. K. (2015). Pengaruh Intellectual Capital, Corporate Social Responsibility, dan Good Corporate Governance Terhadap Kinerja Perusahaan (Studi Kasus Pada Perusahaan Manufaktur Yang Terdaftar Di Bursa Efek Indonesia Tahun 2011-2015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e-Journal S1 Ak Universitas Pendidikan Ganesha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1), 1–11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Ambarwati, N. S., Yuniarta, G. A., &amp; Sinarwati, N. K. (2015). Pengaruh Modal Kerja, Likuiditas, Aktivitas Dan Ukuran Perusahaan Terhadap Profitabilitas Pada Perusahaan Manufaktur Yang Terdaftar Di Bursa Efek Indonesia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e-Journal S1 Ak Universitas Pendidikan Ganesha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1), 87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Barusman, Y. S. (2016). Determinant Of Corporate Social Responsibility : Case From Indonesia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Ekuitas : Jurnal Ekonomi dan keuangan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80), 37–52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Carroll, A. B. (1999). Corporate Social Responsibility : Evolution of a definitional construct Evolution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Business &amp; Society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Vol. 38 No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September 1999), 268–295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7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Bisnis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 (12 ed.). Salemba Empat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Daniri, M. A. (2006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Standarisasi tanggung jawab sosial perusahaan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Sambutan Menteri Lingkungan Hidup pada Seminar Sehari “A Promise of Gold Rating : Sustainable CSR.”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 Diambil dari www.menlh.go.id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>Dewi, S. P. ; K. (2013). Pengaruh Umur Perusahaan, Profitabilitas, Ukuran Perusahaan Dan Leverage Terhadap Pengungkapan Tanggungjawab Sosial Perusahaan, 1–29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Dewi, W. A. (2015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Hubungan Corporate Social Responsibility Dengan Kinerja Keuangan Pada Perusahaan Sektor Pertanian Dan Pertambangan Di Bursa Efek Indonesia</w:t>
      </w:r>
      <w:r w:rsidRPr="007F78E2">
        <w:rPr>
          <w:rFonts w:ascii="Times New Roman" w:hAnsi="Times New Roman" w:cs="Times New Roman"/>
          <w:noProof/>
          <w:sz w:val="24"/>
          <w:szCs w:val="24"/>
        </w:rPr>
        <w:t>. Institut Pertanian Bogor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Faisal, A., Samben, R., &amp; Pattisahusiwa, S. (2011). Analisis Kinerja Keuangan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FEB UNMUL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1), 2–45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Freeman, R. E. (2001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A Stakeholder Approach to Strategic Management</w:t>
      </w:r>
      <w:r w:rsidRPr="007F78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Ghozali, H. I. (2008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Structural Equation Modeling Metode Alternatif denngan Partial Least Square (PLS)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 (2 ed.). Semarang: Badan Penerbit Universitas Diponogoro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Ghozali, H. I. (2016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 (8 ed.). Badan Penerbit Universitas Diponogoro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Hansen, V., &amp; Juniarti. (2014). Pengaruh Family Control, Size, Sales Growth, Dan Leverage Terhadap Profitabilitas dan Nilai Perusahaan Pada Sektor Perdagangan, Jasa, dan Investasi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Business Acounting Review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(1), 121–130. 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Herawati, H. (2015). Corporate Governance, Karakteristik Perusahaan Pengungkapan Corporate Social Responsibility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Indonesia dan Perpajakan JRAP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Vol. 2 No.</w:t>
      </w:r>
      <w:r w:rsidRPr="007F78E2">
        <w:rPr>
          <w:rFonts w:ascii="Times New Roman" w:hAnsi="Times New Roman" w:cs="Times New Roman"/>
          <w:noProof/>
          <w:sz w:val="24"/>
          <w:szCs w:val="24"/>
        </w:rPr>
        <w:t>, 203–2017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Ikatan Akuntan Indonesia. (2014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Pedoman Standar Akuntansi Keuangan 1 - Penyajian Laporan Keuangan</w:t>
      </w:r>
      <w:r w:rsidRPr="007F78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Isbanah, Y. (2015). Pengaruh ESOP, Leverage, and Ukuran Perusahaan Terhadap Kinerja Keuangan Perusahaan Di Bursa Efek Indonesia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Riset Ekonomi dan Manajemen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Jekwam, J. J., &amp; Hermuningsih, S. (2016). Peran Ukuran Perusahaan (Size) Dalam Memoderasi Corporate Social Responsibility Dan Likuiditas Terhadap Kinerja Keuangan Pada Perusahaan Pertambangan Yang Terdaftar Di Bei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UPAJIWA DEWANTARA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1), 76–92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Karunia, M. R., Moch Dzulkirom, A., &amp; Zahroh, Z. . (2016). Pengaruh Corporate Social Responsibility (Csr) Terhadap Profitabilitas Perusahaan (Studi Pada Sektor Industri Barang Konsumsi Yang Terdaftar Di Bursa Efek Indonesia Periode 2013-2014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38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2), 16–22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Kesuma, Y. F. (2014). Analisis Laporan Keuangan Sebagai Dasar Dalam Penilaian Kinerja Keuangan PT. Budi Satria Wahana Motor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&amp; Keuangan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1), 93–121. Diambil dari https://media.neliti.com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Maryanti, E., &amp; Tjahjadi, B. (2013). Analisis Corporate Social Responsibility Good Corporate Dan Governance Terhadap Kinerja Keuangan Yang Mempengaruhi Nilai Perusahaan Manufaktur Yang Terdaftar Di Bursa Efek Indonesia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7F78E2">
        <w:rPr>
          <w:rFonts w:ascii="Times New Roman" w:hAnsi="Times New Roman" w:cs="Times New Roman"/>
          <w:noProof/>
          <w:sz w:val="24"/>
          <w:szCs w:val="24"/>
        </w:rPr>
        <w:t>, (1), 856–867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Munawir, H. . (1998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Analisa Laporan Keuangan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 (4 ed.). Yogyakarta: Liberty Yogyakarta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Nursatyani, A., Wahyudi, S., &amp; Syaichu, M. (2014). Analisis Pengaruh Current Ratio, Debt to Equity Ratio, Total Asset Turnover dan Return On Investment Terhadap Dividend Payout Ratio pada Perusahaan Otomotif yang terdaftar di BEI Periode 2009-2011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Bisnis Strategi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2), 97–127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Orniati, Y. (2009). Laporan Keuangan sebagai Alat untuk Menilai Kinerja Keuangan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bisnis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(03), 206. 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Parengkuan, W. E. (2017). The Influence of Corporate Social Responsibility ( CSR ) to Manufacture Financial Performance That Listed in Indonesian Stock Exchange Through Stock Corner of Faculty of Economy and Business UNSRAT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EMBA, Universitas Sam Ratulangi Manado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2), 564–571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>Pemerintah Republik Indonesia. Peraturan No 47 Tahun 2012 Tentang Tanggung Jawab Sosial dan Lingkungan Perseroan Terbatas (2012)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Rahayu, W., Darminto, &amp; Topowijono. (2014). Pengaruh Pengungkapan Corporate Social Responsibility ( CSR ) Terhadap Profitabilitas Perusahaan ( Studi Pada Perusahaan Sektor Pertambangan Periode 2012-2013 Yang Terdaftar Di Bursa Efek Indonesia 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 (JAB)|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Ratih, S., &amp; Setyarini, Y. (2014). Pengaruh Good Corporate Governance (GCG) Dan Corporate Social Responsibility (CSR) Terhadap Nilai Perusahaan Dengan Kinerja Keuangan Sebagai Variable Intervening Pada Perusahaan Pertambangan Yang Go Public Di BEI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AKRUAL: Jurnal Akuntansi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(2), 115. 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Restuti, M. M. D., &amp; Nathaniel, C. (2012). Pengaruh Pengungkapan Corporate Social Responsibility Terhadap Earning Response Coefficient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Dinamika Manajemen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1), 40–48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Rifai, M., Arifati, R., &amp; Magdalena, M. (2015). Pengaruh Ukuran Perusahaan, Struktur Modal Dan Pertumbuhan Perusahaan Terhadap Profitabilitas Studi Pada Perusahaan Manufaktur Di Bei Tahun 2010-2012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Akuntansi Universitas Pandanaran Semarang</w:t>
      </w:r>
      <w:r w:rsidRPr="007F78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Salim, C. A., &amp; Christiawan, Y. J. (2017). Pengaruh Penerapan Corporate Governance Terhadap Kinerja Keuangan Perusahaan Dengan Ukuran Perusahaan Dan Umur Perusahaan Sebagai Variabel Kontrol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Business Accounting Review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2), 217–228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Santioso, Linda; Chandra, E. (2012). Pengaruh Profitabilitas, Ukuran Perusahaan, Leverage, Umur Perusahaan, Dan Dewan Komisaris Independen Dalam Pengungkapan Corporate Social Responsibility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Akuntansi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1), 7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Sekaran, U., &amp; Bougie, R. (2017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 (6 ed.). Jakarta: Salemba Empat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Sembiring, E. R. (2006). Karakteristik Perusahaan dan Pengungkapan Tanggung Jawab Sosial Study pada Perusahaan yang Tercatat di Bursa Efek Jakarta_2006.pdf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MAKSI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7F78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Sholihah, I. M., &amp; Nuraina, E. (2013). Pengaruh Corporate Social Responsibility Indeks Terhadap Kinerja Perusahaan (Study Pada Perusahaan Infrastruktur, Utilitas dan Transportasi yang Listing Di Bursa Efek Indonesia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ASSETS: Jurnal Akuntansi dan Pendidikan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Oktober 2013), 71–85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Spence, M. (1973). Job Market Signaling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The Quarterly Journal ofEconomics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87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3), 355–374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Sudarmadji, A. M., &amp; Sularto, L. (2007). Pengaruh Ukuran Perusahaan, Profitabilitas, Leverage, Dan Tipe Kepemilikan Perusahaan Terhadap Luas Voluntary Disclosure Laporan Keuangan Tahunan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Proceeding PESAT (Psikologi, Ekonomi, Sastra, Arsitek &amp; Sipil)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F78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Sukirman, F., &amp; Meiden, C. (2012). Pengaruh CSR Disclosure Terhadap Earnings Response Coefficient Pada Perusahaan yang Terdaftar Di BEI Periode 2007-2009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Auditing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1), 1–13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Suttipun, M. (2012). Triple Bottom Line Reporting in Annual Reports : A Case Study of Companies Listed on the Stock Exchange of Thailand ( SET 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Asian Journal of Finance and Accounting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1), 69–92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Suwardjono. (2008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 (Perekayasaan Pelaporan Keuangan)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 (3 ed.). Yogyakarta: BPFE Yogyakarta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Ulupui, I. G. K. A. (2007). Analisis Pengaruh Rasio Likuiditas, Leverage, Aktivitas, Dan Profitabilitas Terhadap Return Saham (Studi Pada Perusahaan Makanan Dan Minuman Dengan Kategori Industri Barang Konsumsi Di Bej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Ilmiah Akuntansi dan Bisnis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1–20. 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Undang-Undang Republik Indonesia. No. 25 Tentang Penanaman Modal, 53 Journal of Chemical Information and Modeling 1689–1699 (2007). 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>Undang-Undang Republik Indonesia. No. 40 Tentang Perseroan Terbatas (2007)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Widhiastuti, N. L. P., &amp; Latrini, M. Y. (2015). Pengaruh Return On Asset Dan Intangible Asset Terhadap Nilai Perusahaan Dengan Corporate Social Responsibility Sebagai Variabel Fakultas Ekonomi Dan Bisnis Universitas Udayana ( Unud ), Bali , Indonesia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F78E2">
        <w:rPr>
          <w:rFonts w:ascii="Times New Roman" w:hAnsi="Times New Roman" w:cs="Times New Roman"/>
          <w:noProof/>
          <w:sz w:val="24"/>
          <w:szCs w:val="24"/>
        </w:rPr>
        <w:t>, 370–383.</w:t>
      </w:r>
    </w:p>
    <w:p w:rsidR="007F78E2" w:rsidRPr="007F78E2" w:rsidRDefault="007F78E2" w:rsidP="007F78E2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Wikardi, L. D., &amp; Wiyani, N. T. (2017). Pengaruh Debt to Equity Ratio, Firm Size, Inventory Turnover, Assets Turnover dan Pertumbuhan Penjualan Terhadap Profitabilitas (Studi Kasus Pada Industri Makanan dan Minuman yang Terdaftar di BEI Periode 2011-2015).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Jurnal Online Insan Akuntan</w:t>
      </w:r>
      <w:r w:rsidRPr="007F78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F78E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F78E2">
        <w:rPr>
          <w:rFonts w:ascii="Times New Roman" w:hAnsi="Times New Roman" w:cs="Times New Roman"/>
          <w:noProof/>
          <w:sz w:val="24"/>
          <w:szCs w:val="24"/>
        </w:rPr>
        <w:t>(1), 99–118. Diambil dari http://ejournal-binainsani.ac.id/index.php/JIABI/article/view/434/434</w:t>
      </w:r>
    </w:p>
    <w:p w:rsidR="007F78E2" w:rsidRPr="007F78E2" w:rsidRDefault="007F78E2" w:rsidP="007F78E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78E2">
        <w:rPr>
          <w:rFonts w:ascii="Times New Roman" w:hAnsi="Times New Roman" w:cs="Times New Roman"/>
          <w:sz w:val="24"/>
          <w:szCs w:val="24"/>
        </w:rPr>
        <w:fldChar w:fldCharType="end"/>
      </w:r>
      <w:r w:rsidRPr="007F78E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F0E45" w:rsidRPr="007F78E2" w:rsidRDefault="003F0E45" w:rsidP="007F78E2">
      <w:bookmarkStart w:id="1" w:name="_GoBack"/>
      <w:bookmarkEnd w:id="1"/>
    </w:p>
    <w:sectPr w:rsidR="003F0E45" w:rsidRPr="007F78E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4F24BF"/>
    <w:multiLevelType w:val="hybridMultilevel"/>
    <w:tmpl w:val="CD8E4A2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893593"/>
    <w:multiLevelType w:val="hybridMultilevel"/>
    <w:tmpl w:val="E6A25BB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437FA0"/>
    <w:multiLevelType w:val="hybridMultilevel"/>
    <w:tmpl w:val="E2C4FE32"/>
    <w:lvl w:ilvl="0" w:tplc="AC9EC41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FC2F0A"/>
    <w:multiLevelType w:val="hybridMultilevel"/>
    <w:tmpl w:val="A112BA5E"/>
    <w:lvl w:ilvl="0" w:tplc="AC9EC41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6F91679"/>
    <w:multiLevelType w:val="hybridMultilevel"/>
    <w:tmpl w:val="44CA496E"/>
    <w:lvl w:ilvl="0" w:tplc="51382D58">
      <w:start w:val="1"/>
      <w:numFmt w:val="decimal"/>
      <w:lvlText w:val="%1."/>
      <w:lvlJc w:val="left"/>
      <w:pPr>
        <w:ind w:left="1080" w:hanging="360"/>
      </w:pPr>
      <w:rPr>
        <w:rFonts w:hint="default"/>
        <w:b/>
        <w:i w:val="0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D83573C"/>
    <w:multiLevelType w:val="hybridMultilevel"/>
    <w:tmpl w:val="E6F878B2"/>
    <w:lvl w:ilvl="0" w:tplc="DF3EF93C">
      <w:start w:val="1"/>
      <w:numFmt w:val="decimal"/>
      <w:lvlText w:val="%1."/>
      <w:lvlJc w:val="left"/>
      <w:pPr>
        <w:ind w:left="1429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264A1753"/>
    <w:multiLevelType w:val="hybridMultilevel"/>
    <w:tmpl w:val="00D42B0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B5D2B958">
      <w:start w:val="1"/>
      <w:numFmt w:val="lowerLetter"/>
      <w:lvlText w:val="%3."/>
      <w:lvlJc w:val="left"/>
      <w:pPr>
        <w:ind w:left="2160" w:hanging="180"/>
      </w:pPr>
      <w:rPr>
        <w:rFonts w:hint="default"/>
      </w:r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F37A390C">
      <w:start w:val="1"/>
      <w:numFmt w:val="decimal"/>
      <w:lvlText w:val="(%5)"/>
      <w:lvlJc w:val="left"/>
      <w:pPr>
        <w:ind w:left="3600" w:hanging="360"/>
      </w:pPr>
      <w:rPr>
        <w:rFonts w:hint="default"/>
      </w:rPr>
    </w:lvl>
    <w:lvl w:ilvl="5" w:tplc="3AE8537A">
      <w:start w:val="1"/>
      <w:numFmt w:val="lowerLetter"/>
      <w:lvlText w:val="(%6)"/>
      <w:lvlJc w:val="left"/>
      <w:pPr>
        <w:ind w:left="4320" w:hanging="180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11A77A2"/>
    <w:multiLevelType w:val="hybridMultilevel"/>
    <w:tmpl w:val="BDF02E92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3D47CEC"/>
    <w:multiLevelType w:val="hybridMultilevel"/>
    <w:tmpl w:val="5A90CA02"/>
    <w:lvl w:ilvl="0" w:tplc="6204D00E">
      <w:start w:val="1"/>
      <w:numFmt w:val="decimal"/>
      <w:lvlText w:val="%1."/>
      <w:lvlJc w:val="left"/>
      <w:pPr>
        <w:ind w:left="1494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9" w15:restartNumberingAfterBreak="0">
    <w:nsid w:val="39082611"/>
    <w:multiLevelType w:val="hybridMultilevel"/>
    <w:tmpl w:val="7A0A648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CCD5593"/>
    <w:multiLevelType w:val="hybridMultilevel"/>
    <w:tmpl w:val="93FA86DA"/>
    <w:lvl w:ilvl="0" w:tplc="EED64B80">
      <w:start w:val="1"/>
      <w:numFmt w:val="upp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F7E11A5"/>
    <w:multiLevelType w:val="hybridMultilevel"/>
    <w:tmpl w:val="0B16C482"/>
    <w:lvl w:ilvl="0" w:tplc="45543F0C">
      <w:start w:val="1"/>
      <w:numFmt w:val="lowerLetter"/>
      <w:lvlText w:val="%1."/>
      <w:lvlJc w:val="left"/>
      <w:pPr>
        <w:ind w:left="220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923" w:hanging="360"/>
      </w:pPr>
    </w:lvl>
    <w:lvl w:ilvl="2" w:tplc="0421001B" w:tentative="1">
      <w:start w:val="1"/>
      <w:numFmt w:val="lowerRoman"/>
      <w:lvlText w:val="%3."/>
      <w:lvlJc w:val="right"/>
      <w:pPr>
        <w:ind w:left="3643" w:hanging="180"/>
      </w:pPr>
    </w:lvl>
    <w:lvl w:ilvl="3" w:tplc="0421000F" w:tentative="1">
      <w:start w:val="1"/>
      <w:numFmt w:val="decimal"/>
      <w:lvlText w:val="%4."/>
      <w:lvlJc w:val="left"/>
      <w:pPr>
        <w:ind w:left="4363" w:hanging="360"/>
      </w:pPr>
    </w:lvl>
    <w:lvl w:ilvl="4" w:tplc="04210019" w:tentative="1">
      <w:start w:val="1"/>
      <w:numFmt w:val="lowerLetter"/>
      <w:lvlText w:val="%5."/>
      <w:lvlJc w:val="left"/>
      <w:pPr>
        <w:ind w:left="5083" w:hanging="360"/>
      </w:pPr>
    </w:lvl>
    <w:lvl w:ilvl="5" w:tplc="0421001B" w:tentative="1">
      <w:start w:val="1"/>
      <w:numFmt w:val="lowerRoman"/>
      <w:lvlText w:val="%6."/>
      <w:lvlJc w:val="right"/>
      <w:pPr>
        <w:ind w:left="5803" w:hanging="180"/>
      </w:pPr>
    </w:lvl>
    <w:lvl w:ilvl="6" w:tplc="0421000F" w:tentative="1">
      <w:start w:val="1"/>
      <w:numFmt w:val="decimal"/>
      <w:lvlText w:val="%7."/>
      <w:lvlJc w:val="left"/>
      <w:pPr>
        <w:ind w:left="6523" w:hanging="360"/>
      </w:pPr>
    </w:lvl>
    <w:lvl w:ilvl="7" w:tplc="04210019" w:tentative="1">
      <w:start w:val="1"/>
      <w:numFmt w:val="lowerLetter"/>
      <w:lvlText w:val="%8."/>
      <w:lvlJc w:val="left"/>
      <w:pPr>
        <w:ind w:left="7243" w:hanging="360"/>
      </w:pPr>
    </w:lvl>
    <w:lvl w:ilvl="8" w:tplc="0421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12" w15:restartNumberingAfterBreak="0">
    <w:nsid w:val="4135623C"/>
    <w:multiLevelType w:val="hybridMultilevel"/>
    <w:tmpl w:val="BF1ACAA4"/>
    <w:lvl w:ilvl="0" w:tplc="8644884E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4175790E"/>
    <w:multiLevelType w:val="hybridMultilevel"/>
    <w:tmpl w:val="4992B56E"/>
    <w:lvl w:ilvl="0" w:tplc="F202DCD8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45395557"/>
    <w:multiLevelType w:val="hybridMultilevel"/>
    <w:tmpl w:val="CCBE3762"/>
    <w:lvl w:ilvl="0" w:tplc="F5426A58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56B5802"/>
    <w:multiLevelType w:val="hybridMultilevel"/>
    <w:tmpl w:val="8C74A50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530142"/>
    <w:multiLevelType w:val="hybridMultilevel"/>
    <w:tmpl w:val="F420256C"/>
    <w:lvl w:ilvl="0" w:tplc="B9DA530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C0D658F0">
      <w:start w:val="1"/>
      <w:numFmt w:val="decimal"/>
      <w:lvlText w:val="(%3)"/>
      <w:lvlJc w:val="left"/>
      <w:pPr>
        <w:ind w:left="2340" w:hanging="360"/>
      </w:pPr>
      <w:rPr>
        <w:rFonts w:hint="default"/>
      </w:rPr>
    </w:lvl>
    <w:lvl w:ilvl="3" w:tplc="233AB094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8911C2F"/>
    <w:multiLevelType w:val="hybridMultilevel"/>
    <w:tmpl w:val="D7B4C6C2"/>
    <w:lvl w:ilvl="0" w:tplc="0421001B">
      <w:start w:val="1"/>
      <w:numFmt w:val="lowerRoman"/>
      <w:lvlText w:val="%1."/>
      <w:lvlJc w:val="righ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8" w15:restartNumberingAfterBreak="0">
    <w:nsid w:val="502D0E59"/>
    <w:multiLevelType w:val="hybridMultilevel"/>
    <w:tmpl w:val="35F2F34E"/>
    <w:lvl w:ilvl="0" w:tplc="594E9002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9" w15:restartNumberingAfterBreak="0">
    <w:nsid w:val="51FA2B7D"/>
    <w:multiLevelType w:val="hybridMultilevel"/>
    <w:tmpl w:val="66F0A6D4"/>
    <w:lvl w:ilvl="0" w:tplc="9E12B774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0" w15:restartNumberingAfterBreak="0">
    <w:nsid w:val="58587565"/>
    <w:multiLevelType w:val="hybridMultilevel"/>
    <w:tmpl w:val="D9A637F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88F3E52"/>
    <w:multiLevelType w:val="hybridMultilevel"/>
    <w:tmpl w:val="B7DE44FE"/>
    <w:lvl w:ilvl="0" w:tplc="6BB0A064">
      <w:start w:val="1"/>
      <w:numFmt w:val="lowerLetter"/>
      <w:lvlText w:val="%1."/>
      <w:lvlJc w:val="left"/>
      <w:pPr>
        <w:ind w:left="206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22" w15:restartNumberingAfterBreak="0">
    <w:nsid w:val="60AA1C91"/>
    <w:multiLevelType w:val="hybridMultilevel"/>
    <w:tmpl w:val="5DD898F4"/>
    <w:lvl w:ilvl="0" w:tplc="AC9EC41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A411E5C"/>
    <w:multiLevelType w:val="hybridMultilevel"/>
    <w:tmpl w:val="ADB80FC6"/>
    <w:lvl w:ilvl="0" w:tplc="AC9EC41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0705B73"/>
    <w:multiLevelType w:val="hybridMultilevel"/>
    <w:tmpl w:val="045EE7C8"/>
    <w:lvl w:ilvl="0" w:tplc="0421001B">
      <w:start w:val="1"/>
      <w:numFmt w:val="lowerRoman"/>
      <w:lvlText w:val="%1."/>
      <w:lvlJc w:val="right"/>
      <w:pPr>
        <w:ind w:left="3272" w:hanging="360"/>
      </w:pPr>
    </w:lvl>
    <w:lvl w:ilvl="1" w:tplc="04210019" w:tentative="1">
      <w:start w:val="1"/>
      <w:numFmt w:val="lowerLetter"/>
      <w:lvlText w:val="%2."/>
      <w:lvlJc w:val="left"/>
      <w:pPr>
        <w:ind w:left="3992" w:hanging="360"/>
      </w:pPr>
    </w:lvl>
    <w:lvl w:ilvl="2" w:tplc="0421001B" w:tentative="1">
      <w:start w:val="1"/>
      <w:numFmt w:val="lowerRoman"/>
      <w:lvlText w:val="%3."/>
      <w:lvlJc w:val="right"/>
      <w:pPr>
        <w:ind w:left="4712" w:hanging="180"/>
      </w:pPr>
    </w:lvl>
    <w:lvl w:ilvl="3" w:tplc="0421000F" w:tentative="1">
      <w:start w:val="1"/>
      <w:numFmt w:val="decimal"/>
      <w:lvlText w:val="%4."/>
      <w:lvlJc w:val="left"/>
      <w:pPr>
        <w:ind w:left="5432" w:hanging="360"/>
      </w:pPr>
    </w:lvl>
    <w:lvl w:ilvl="4" w:tplc="04210019" w:tentative="1">
      <w:start w:val="1"/>
      <w:numFmt w:val="lowerLetter"/>
      <w:lvlText w:val="%5."/>
      <w:lvlJc w:val="left"/>
      <w:pPr>
        <w:ind w:left="6152" w:hanging="360"/>
      </w:pPr>
    </w:lvl>
    <w:lvl w:ilvl="5" w:tplc="0421001B" w:tentative="1">
      <w:start w:val="1"/>
      <w:numFmt w:val="lowerRoman"/>
      <w:lvlText w:val="%6."/>
      <w:lvlJc w:val="right"/>
      <w:pPr>
        <w:ind w:left="6872" w:hanging="180"/>
      </w:pPr>
    </w:lvl>
    <w:lvl w:ilvl="6" w:tplc="0421000F" w:tentative="1">
      <w:start w:val="1"/>
      <w:numFmt w:val="decimal"/>
      <w:lvlText w:val="%7."/>
      <w:lvlJc w:val="left"/>
      <w:pPr>
        <w:ind w:left="7592" w:hanging="360"/>
      </w:pPr>
    </w:lvl>
    <w:lvl w:ilvl="7" w:tplc="04210019" w:tentative="1">
      <w:start w:val="1"/>
      <w:numFmt w:val="lowerLetter"/>
      <w:lvlText w:val="%8."/>
      <w:lvlJc w:val="left"/>
      <w:pPr>
        <w:ind w:left="8312" w:hanging="360"/>
      </w:pPr>
    </w:lvl>
    <w:lvl w:ilvl="8" w:tplc="0421001B" w:tentative="1">
      <w:start w:val="1"/>
      <w:numFmt w:val="lowerRoman"/>
      <w:lvlText w:val="%9."/>
      <w:lvlJc w:val="right"/>
      <w:pPr>
        <w:ind w:left="9032" w:hanging="180"/>
      </w:pPr>
    </w:lvl>
  </w:abstractNum>
  <w:abstractNum w:abstractNumId="25" w15:restartNumberingAfterBreak="0">
    <w:nsid w:val="73EE3C1A"/>
    <w:multiLevelType w:val="hybridMultilevel"/>
    <w:tmpl w:val="FD7E5B24"/>
    <w:lvl w:ilvl="0" w:tplc="AC9EC41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66606A4"/>
    <w:multiLevelType w:val="hybridMultilevel"/>
    <w:tmpl w:val="FF32CAC0"/>
    <w:lvl w:ilvl="0" w:tplc="E9EE06AA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7" w15:restartNumberingAfterBreak="0">
    <w:nsid w:val="79E34564"/>
    <w:multiLevelType w:val="hybridMultilevel"/>
    <w:tmpl w:val="31A037B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851AE0"/>
    <w:multiLevelType w:val="hybridMultilevel"/>
    <w:tmpl w:val="90A8F876"/>
    <w:lvl w:ilvl="0" w:tplc="AB88040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7D796BD1"/>
    <w:multiLevelType w:val="hybridMultilevel"/>
    <w:tmpl w:val="45425792"/>
    <w:lvl w:ilvl="0" w:tplc="16CE3002">
      <w:start w:val="1"/>
      <w:numFmt w:val="lowerLetter"/>
      <w:lvlText w:val="%1."/>
      <w:lvlJc w:val="left"/>
      <w:pPr>
        <w:ind w:left="206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781" w:hanging="360"/>
      </w:pPr>
    </w:lvl>
    <w:lvl w:ilvl="2" w:tplc="0421001B" w:tentative="1">
      <w:start w:val="1"/>
      <w:numFmt w:val="lowerRoman"/>
      <w:lvlText w:val="%3."/>
      <w:lvlJc w:val="right"/>
      <w:pPr>
        <w:ind w:left="3501" w:hanging="180"/>
      </w:pPr>
    </w:lvl>
    <w:lvl w:ilvl="3" w:tplc="0421000F" w:tentative="1">
      <w:start w:val="1"/>
      <w:numFmt w:val="decimal"/>
      <w:lvlText w:val="%4."/>
      <w:lvlJc w:val="left"/>
      <w:pPr>
        <w:ind w:left="4221" w:hanging="360"/>
      </w:pPr>
    </w:lvl>
    <w:lvl w:ilvl="4" w:tplc="04210019" w:tentative="1">
      <w:start w:val="1"/>
      <w:numFmt w:val="lowerLetter"/>
      <w:lvlText w:val="%5."/>
      <w:lvlJc w:val="left"/>
      <w:pPr>
        <w:ind w:left="4941" w:hanging="360"/>
      </w:pPr>
    </w:lvl>
    <w:lvl w:ilvl="5" w:tplc="0421001B" w:tentative="1">
      <w:start w:val="1"/>
      <w:numFmt w:val="lowerRoman"/>
      <w:lvlText w:val="%6."/>
      <w:lvlJc w:val="right"/>
      <w:pPr>
        <w:ind w:left="5661" w:hanging="180"/>
      </w:pPr>
    </w:lvl>
    <w:lvl w:ilvl="6" w:tplc="0421000F" w:tentative="1">
      <w:start w:val="1"/>
      <w:numFmt w:val="decimal"/>
      <w:lvlText w:val="%7."/>
      <w:lvlJc w:val="left"/>
      <w:pPr>
        <w:ind w:left="6381" w:hanging="360"/>
      </w:pPr>
    </w:lvl>
    <w:lvl w:ilvl="7" w:tplc="04210019" w:tentative="1">
      <w:start w:val="1"/>
      <w:numFmt w:val="lowerLetter"/>
      <w:lvlText w:val="%8."/>
      <w:lvlJc w:val="left"/>
      <w:pPr>
        <w:ind w:left="7101" w:hanging="360"/>
      </w:pPr>
    </w:lvl>
    <w:lvl w:ilvl="8" w:tplc="0421001B" w:tentative="1">
      <w:start w:val="1"/>
      <w:numFmt w:val="lowerRoman"/>
      <w:lvlText w:val="%9."/>
      <w:lvlJc w:val="right"/>
      <w:pPr>
        <w:ind w:left="7821" w:hanging="180"/>
      </w:pPr>
    </w:lvl>
  </w:abstractNum>
  <w:num w:numId="1">
    <w:abstractNumId w:val="9"/>
  </w:num>
  <w:num w:numId="2">
    <w:abstractNumId w:val="18"/>
  </w:num>
  <w:num w:numId="3">
    <w:abstractNumId w:val="16"/>
  </w:num>
  <w:num w:numId="4">
    <w:abstractNumId w:val="5"/>
  </w:num>
  <w:num w:numId="5">
    <w:abstractNumId w:val="13"/>
  </w:num>
  <w:num w:numId="6">
    <w:abstractNumId w:val="12"/>
  </w:num>
  <w:num w:numId="7">
    <w:abstractNumId w:val="0"/>
  </w:num>
  <w:num w:numId="8">
    <w:abstractNumId w:val="27"/>
  </w:num>
  <w:num w:numId="9">
    <w:abstractNumId w:val="15"/>
  </w:num>
  <w:num w:numId="10">
    <w:abstractNumId w:val="4"/>
  </w:num>
  <w:num w:numId="11">
    <w:abstractNumId w:val="11"/>
  </w:num>
  <w:num w:numId="12">
    <w:abstractNumId w:val="22"/>
  </w:num>
  <w:num w:numId="13">
    <w:abstractNumId w:val="2"/>
  </w:num>
  <w:num w:numId="14">
    <w:abstractNumId w:val="25"/>
  </w:num>
  <w:num w:numId="15">
    <w:abstractNumId w:val="23"/>
  </w:num>
  <w:num w:numId="16">
    <w:abstractNumId w:val="3"/>
  </w:num>
  <w:num w:numId="17">
    <w:abstractNumId w:val="28"/>
  </w:num>
  <w:num w:numId="18">
    <w:abstractNumId w:val="10"/>
  </w:num>
  <w:num w:numId="19">
    <w:abstractNumId w:val="14"/>
  </w:num>
  <w:num w:numId="20">
    <w:abstractNumId w:val="6"/>
  </w:num>
  <w:num w:numId="21">
    <w:abstractNumId w:val="20"/>
  </w:num>
  <w:num w:numId="22">
    <w:abstractNumId w:val="1"/>
  </w:num>
  <w:num w:numId="23">
    <w:abstractNumId w:val="29"/>
  </w:num>
  <w:num w:numId="24">
    <w:abstractNumId w:val="21"/>
  </w:num>
  <w:num w:numId="25">
    <w:abstractNumId w:val="17"/>
  </w:num>
  <w:num w:numId="26">
    <w:abstractNumId w:val="24"/>
  </w:num>
  <w:num w:numId="27">
    <w:abstractNumId w:val="8"/>
  </w:num>
  <w:num w:numId="28">
    <w:abstractNumId w:val="7"/>
  </w:num>
  <w:num w:numId="29">
    <w:abstractNumId w:val="19"/>
  </w:num>
  <w:num w:numId="30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5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77119"/>
    <w:rsid w:val="0003432E"/>
    <w:rsid w:val="002B07AF"/>
    <w:rsid w:val="00377119"/>
    <w:rsid w:val="003B3C01"/>
    <w:rsid w:val="003F0E45"/>
    <w:rsid w:val="00426F1C"/>
    <w:rsid w:val="0050650A"/>
    <w:rsid w:val="00563C4B"/>
    <w:rsid w:val="00577C17"/>
    <w:rsid w:val="00672C6A"/>
    <w:rsid w:val="007524A5"/>
    <w:rsid w:val="007F78E2"/>
    <w:rsid w:val="00802040"/>
    <w:rsid w:val="009502F4"/>
    <w:rsid w:val="009F5241"/>
    <w:rsid w:val="00B47387"/>
    <w:rsid w:val="00B529E1"/>
    <w:rsid w:val="00BA6876"/>
    <w:rsid w:val="00C63CDD"/>
    <w:rsid w:val="00D026A6"/>
    <w:rsid w:val="00DD1EDD"/>
    <w:rsid w:val="00E155BF"/>
    <w:rsid w:val="00FB21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E6106C1"/>
  <w15:chartTrackingRefBased/>
  <w15:docId w15:val="{A621A4F5-3D42-46A9-BBB3-B5FB2169F7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529E1"/>
  </w:style>
  <w:style w:type="paragraph" w:styleId="Heading1">
    <w:name w:val="heading 1"/>
    <w:basedOn w:val="Normal"/>
    <w:next w:val="Normal"/>
    <w:link w:val="Heading1Char"/>
    <w:uiPriority w:val="9"/>
    <w:qFormat/>
    <w:rsid w:val="00377119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26F1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26F1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77119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NormalWeb">
    <w:name w:val="Normal (Web)"/>
    <w:basedOn w:val="Normal"/>
    <w:uiPriority w:val="99"/>
    <w:unhideWhenUsed/>
    <w:rsid w:val="000343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styleId="ListParagraph">
    <w:name w:val="List Paragraph"/>
    <w:basedOn w:val="Normal"/>
    <w:link w:val="ListParagraphChar"/>
    <w:uiPriority w:val="34"/>
    <w:qFormat/>
    <w:rsid w:val="007524A5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7524A5"/>
  </w:style>
  <w:style w:type="paragraph" w:styleId="TOCHeading">
    <w:name w:val="TOC Heading"/>
    <w:basedOn w:val="Heading1"/>
    <w:next w:val="Normal"/>
    <w:uiPriority w:val="39"/>
    <w:unhideWhenUsed/>
    <w:qFormat/>
    <w:rsid w:val="00E155BF"/>
    <w:pPr>
      <w:jc w:val="left"/>
      <w:outlineLvl w:val="9"/>
    </w:pPr>
    <w:rPr>
      <w:rFonts w:asciiTheme="majorHAnsi" w:hAnsiTheme="majorHAnsi"/>
      <w:b w:val="0"/>
      <w:color w:val="2E74B5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E155BF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155BF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E155BF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E155BF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672C6A"/>
    <w:pPr>
      <w:spacing w:after="0"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426F1C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26F1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table" w:styleId="TableGrid">
    <w:name w:val="Table Grid"/>
    <w:basedOn w:val="TableNormal"/>
    <w:uiPriority w:val="59"/>
    <w:rsid w:val="002B07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2B07A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FB21E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rsid w:val="00DD1E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296</Words>
  <Characters>7391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BI PHR</dc:creator>
  <cp:keywords/>
  <dc:description/>
  <cp:lastModifiedBy>GBI PHR</cp:lastModifiedBy>
  <cp:revision>2</cp:revision>
  <dcterms:created xsi:type="dcterms:W3CDTF">2019-05-09T04:21:00Z</dcterms:created>
  <dcterms:modified xsi:type="dcterms:W3CDTF">2019-05-09T04:21:00Z</dcterms:modified>
</cp:coreProperties>
</file>